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6209710B"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962842">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5A5625" w:rsidRPr="005A5625">
        <w:rPr>
          <w:noProof/>
        </w:rPr>
        <w:t>(Poorter et al., 2015)</w:t>
      </w:r>
      <w:r w:rsidR="009A40B4">
        <w:fldChar w:fldCharType="end"/>
      </w:r>
      <w:r w:rsidR="00F43A93">
        <w:t>, two of the most threatened ecosystem features by current global environmental change.</w:t>
      </w:r>
    </w:p>
    <w:p w14:paraId="4A6F37A9" w14:textId="29BA5D09"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0178D">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Asner et al., 2014; Ticehurst, Held, &amp; Phinn, 2004)","plainTextFormattedCitation":"(Asner et al., 2014; Ticehurst, Held, &amp; Phinn, 2004)","previouslyFormattedCitation":"(Asner et al., 2014; Ticehurst, Held, &amp; Phinn, 2004)"},"properties":{"noteIndex":0},"schema":"https://github.com/citation-style-language/schema/raw/master/csl-citation.json"}</w:instrText>
      </w:r>
      <w:r w:rsidR="00567B3D">
        <w:fldChar w:fldCharType="separate"/>
      </w:r>
      <w:r w:rsidR="006401BF" w:rsidRPr="006401BF">
        <w:rPr>
          <w:noProof/>
        </w:rPr>
        <w:t>(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63B3949C"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rsidR="00A90C28">
        <w:lastRenderedPageBreak/>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w:t>
      </w:r>
      <w:r w:rsidR="00BE6CEB">
        <w:t xml:space="preserve">exhibiting surprisingly high AGB </w:t>
      </w:r>
      <w:r w:rsidR="00BE6CEB">
        <w:t xml:space="preserve">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569B5CE0"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962842">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Poorter et al., 2016)","plainTextFormattedCitation":"(Poorter et al., 2016)","previouslyFormattedCitation":"(Poorter et al., 2016)"},"properties":{"noteIndex":0},"schema":"https://github.com/citation-style-language/schema/raw/master/csl-citation.json"}</w:instrText>
      </w:r>
      <w:r w:rsidR="000B4422">
        <w:fldChar w:fldCharType="separate"/>
      </w:r>
      <w:r w:rsidR="005A5625" w:rsidRPr="005A5625">
        <w:rPr>
          <w:noProof/>
        </w:rPr>
        <w:t>(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950C9B">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mendeley":{"formattedCitation":"(Bruijnzeel, Kappelle, Mulligan, &amp; Scatena, 2011; Calderon-Aguilera et al., 2012; Cayuela, Benayas, &amp; Echeverría, 2006; Muñoz-Villers &amp; López-Blanco, 2008; Toledo-Aceves, Meave, González-Espinosa, &amp; Ramírez-Marcial, 2011)","plainTextFormattedCitation":"(Bruijnzeel, Kappelle, Mulligan, &amp; Scatena, 2011; Calderon-Aguilera et al., 2012; Cayuela, Benayas, &amp; Echeverría, 2006; Muñoz-Villers &amp; López-Blanco, 2008; Toledo-Aceves, Meave, González-Espinosa, &amp; Ramírez-Marcial, 2011)","previouslyFormattedCitation":"(Bruijnzeel, Kappelle, Mulligan, &amp; Scatena, 2011; Calderon-Aguilera et al., 2012; Cayuela, Benayas, &amp; Echeverría, 2006; Muñoz-Villers &amp; López-Blanco, 2008; Toledo-Aceves, Meave, González-Espinosa, &amp; Ramírez-Marcial, 2011)"},"properties":{"noteIndex":0},"schema":"https://github.com/citation-style-language/schema/raw/master/csl-citation.json"}</w:instrText>
      </w:r>
      <w:r w:rsidR="007E2357">
        <w:fldChar w:fldCharType="separate"/>
      </w:r>
      <w:r w:rsidR="00B11B13" w:rsidRPr="00B11B13">
        <w:rPr>
          <w:noProof/>
          <w:lang w:val="es-MX"/>
        </w:rPr>
        <w:t>(Bruijnzeel, Kappelle, Mulligan, &amp; Scatena, 2011; Calderon-Aguilera et al., 2012; Cayuela, Benayas, &amp; Echeverría, 2006;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643EED">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Perfecto &amp; Vandermeer, 2008)","plainTextFormattedCitation":"(del Castillo, 2013; Gardner et al., 2009; Perfecto &amp; Vandermeer, 2008)","previouslyFormattedCitation":"(del Castillo, 2013; Gardner et al., 2009; Perfecto &amp; Vandermeer, 2008)"},"properties":{"noteIndex":0},"schema":"https://github.com/citation-style-language/schema/raw/master/csl-citation.json"}</w:instrText>
      </w:r>
      <w:r w:rsidR="00A156DF">
        <w:fldChar w:fldCharType="separate"/>
      </w:r>
      <w:r w:rsidR="00974825" w:rsidRPr="00974825">
        <w:rPr>
          <w:noProof/>
        </w:rPr>
        <w:t>(del Castillo, 2013; Gardner et al., 2009;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4DA53339"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FF5A02">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Asner et al., 2014; C. Girardin et al., 2014)","plainTextFormattedCitation":"(Asner et al., 2014; C. Girardin et al., 2014)","previouslyFormattedCitation":"(Asner et al., 2014; C. Girardin et al., 2014)"},"properties":{"noteIndex":0},"schema":"https://github.com/citation-style-language/schema/raw/master/csl-citation.json"}</w:instrText>
      </w:r>
      <w:r w:rsidR="00962842">
        <w:fldChar w:fldCharType="separate"/>
      </w:r>
      <w:r w:rsidR="00962842" w:rsidRPr="00962842">
        <w:rPr>
          <w:noProof/>
        </w:rPr>
        <w:t>(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FF5A02">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Poorter et al., 2015)","plainTextFormattedCitation":"(Arasa-Gisbert et al., 2018; Poorter et al., 2015)","previouslyFormattedCitation":"(Arasa-Gisbert et al., 2018; Poorter et al., 2015)"},"properties":{"noteIndex":0},"schema":"https://github.com/citation-style-language/schema/raw/master/csl-citation.json"}</w:instrText>
      </w:r>
      <w:r w:rsidR="00FF5A02">
        <w:fldChar w:fldCharType="separate"/>
      </w:r>
      <w:r w:rsidR="00FF5A02" w:rsidRPr="00FF5A02">
        <w:rPr>
          <w:noProof/>
        </w:rPr>
        <w:t>(Arasa-Gisbert et al., 2018;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orldClim</w:t>
      </w:r>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GeoPortal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Lorey’s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correctTaxo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r w:rsidR="00786454" w:rsidRPr="00FC6621">
        <w:rPr>
          <w:highlight w:val="lightGray"/>
        </w:rPr>
        <w:t>Cha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except for Cha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getWoodDensity</w:t>
      </w:r>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r w:rsidR="00B23B61">
        <w:t>AGBmonteCarlo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r w:rsidRPr="00977EE7">
        <w:rPr>
          <w:highlight w:val="lightGray"/>
        </w:rPr>
        <w:t>Cha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E64305"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r w:rsidR="003B3E22">
        <w:rPr>
          <w:i/>
          <w:iCs/>
        </w:rPr>
        <w:t>i</w:t>
      </w:r>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r w:rsidR="004628C2" w:rsidRPr="004628C2">
        <w:rPr>
          <w:i/>
          <w:iCs/>
        </w:rPr>
        <w:t>H</w:t>
      </w:r>
      <w:r w:rsidR="004628C2">
        <w:t xml:space="preserve"> at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from Wor</w:t>
      </w:r>
      <w:r w:rsidR="00A42F66">
        <w:rPr>
          <w:rStyle w:val="textlayer--absolute"/>
          <w:rFonts w:cstheme="minorHAnsi"/>
        </w:rPr>
        <w:t xml:space="preserve">ldClim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7774C8BC"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777BA2">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Poorter et al., 2016)","manualFormatting":"(Chazdon et al., 2016; Poorter et al., 2016)","plainTextFormattedCitation":"(R. L. Chazdon et al., 2016; Poorter et al., 2016)","previouslyFormattedCitation":"(R. L. Chazdon et al., 2016;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6BAB5499"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r w:rsidR="008E6906" w:rsidRPr="008E6906">
        <w:rPr>
          <w:i/>
          <w:iCs/>
        </w:rPr>
        <w:t>minSS</w:t>
      </w:r>
      <w:r w:rsidR="008E6906">
        <w:t xml:space="preserve"> is the minimum possible </w:t>
      </w:r>
      <w:r w:rsidR="00696FD0" w:rsidRPr="00296D9D">
        <w:rPr>
          <w:i/>
          <w:iCs/>
        </w:rPr>
        <w:t>SS</w:t>
      </w:r>
      <w:r w:rsidR="008E6906">
        <w:t xml:space="preserve"> value present in a site and </w:t>
      </w:r>
      <w:r w:rsidR="008E6906" w:rsidRPr="008E6906">
        <w:rPr>
          <w:i/>
          <w:iCs/>
        </w:rPr>
        <w:t>maxSS</w:t>
      </w:r>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r w:rsidR="008E6906" w:rsidRPr="008E6906">
        <w:rPr>
          <w:i/>
          <w:iCs/>
        </w:rPr>
        <w:t>minSS</w:t>
      </w:r>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r w:rsidR="008E6906" w:rsidRPr="008E6906">
        <w:rPr>
          <w:i/>
          <w:iCs/>
        </w:rPr>
        <w:t>maxSS</w:t>
      </w:r>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777BA2">
        <w:fldChar w:fldCharType="begin" w:fldLock="1"/>
      </w:r>
      <w:r w:rsidR="00862CB2">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Perfecto, Jiménez-Soto, &amp; Vandermeer, 2019; Tscharntke, Klein, Kruess, Steffan-Dewenter, &amp; Thies, 2005)","plainTextFormattedCitation":"(Perfecto, Jiménez-Soto, &amp; Vandermeer, 2019; Tscharntke, Klein, Kruess, Steffan-Dewenter, &amp; Thies, 2005)","previouslyFormattedCitation":"(Perfecto, Jiménez-Soto, &amp; Vandermeer, 2019; Tscharntke, Klein, Kruess, Steffan-Dewenter, &amp; Thies, 2005)"},"properties":{"noteIndex":0},"schema":"https://github.com/citation-style-language/schema/raw/master/csl-citation.json"}</w:instrText>
      </w:r>
      <w:r w:rsidR="00777BA2">
        <w:fldChar w:fldCharType="separate"/>
      </w:r>
      <w:r w:rsidR="00777BA2" w:rsidRPr="00777BA2">
        <w:rPr>
          <w:noProof/>
        </w:rPr>
        <w:t>(Perfecto, Jiménez-Soto, &amp; Vandermeer, 2019; Tscharntke, Klein, Kruess, Steffan-Dewenter, &amp; Thies, 2005)</w:t>
      </w:r>
      <w:r w:rsidR="00777BA2">
        <w:fldChar w:fldCharType="end"/>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842D584"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4B45A007"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CC3F47">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manualFormatting":"(e.g., Asner et al., 2014)","plainTextFormattedCitation":"(Asner et al., 2014)","previouslyFormattedCitation":"(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w:t>
      </w:r>
      <w:r w:rsidR="00CD7633">
        <w:t>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Cuni-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6CA1843"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FD58E9">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manualFormatting":"(as some studies have shown e.g., Poorter et al., 2015)","plainTextFormattedCitation":"(Poorter et al., 2015)","previouslyFormattedCitation":"(Poorter et al., 2015)"},"properties":{"noteIndex":0},"schema":"https://github.com/citation-style-language/schema/raw/master/csl-citation.json"}</w:instrText>
      </w:r>
      <w:r w:rsidR="00CC3F47">
        <w:fldChar w:fldCharType="separate"/>
      </w:r>
      <w:r w:rsidR="00CC3F47" w:rsidRPr="00CC3F47">
        <w:rPr>
          <w:noProof/>
        </w:rPr>
        <w:t>(</w:t>
      </w:r>
      <w:r w:rsidR="00CC3F47">
        <w:rPr>
          <w:noProof/>
        </w:rPr>
        <w:t>as some studies have shown e.g.,</w:t>
      </w:r>
      <w:r w:rsidR="00CC3F47">
        <w:rPr>
          <w:noProof/>
        </w:rPr>
        <w:t xml:space="preserve">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6AB08F8"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r w:rsidRPr="00FD58E9">
        <w:rPr>
          <w:highlight w:val="lightGray"/>
        </w:rPr>
        <w:t>Tredennick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FD58E9">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big trees </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77741DBF" w:rsidR="00F30F93" w:rsidRDefault="00F30F93" w:rsidP="00FE0B41">
      <w:r>
        <w:t xml:space="preserve">We found a total of 148 tree species in the region, being </w:t>
      </w:r>
      <w:r w:rsidRPr="00620EF1">
        <w:rPr>
          <w:i/>
          <w:iCs/>
        </w:rPr>
        <w:t>Quercus</w:t>
      </w:r>
      <w:r>
        <w:t xml:space="preserve">, </w:t>
      </w:r>
      <w:r w:rsidRPr="00620EF1">
        <w:rPr>
          <w:i/>
          <w:iCs/>
        </w:rPr>
        <w:t>Saurauia</w:t>
      </w:r>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49E2368B"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3EF5A93C"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383B1B">
        <w:t xml:space="preserve"> </w:t>
      </w:r>
      <w:r w:rsidR="00791583">
        <w:t xml:space="preserve">(refs).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refs)</w:t>
      </w:r>
      <w:r w:rsidR="00020208">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77777777"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in the NMO</w:t>
      </w:r>
    </w:p>
    <w:p w14:paraId="14755BFB" w14:textId="11077312" w:rsidR="00EE645E"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 (</w:t>
      </w:r>
      <w:r w:rsidR="004C17D5">
        <w:t xml:space="preserve">Malhi et al. </w:t>
      </w:r>
      <w:r w:rsidR="00975619">
        <w:t>2014, Gardner et al., 2009</w:t>
      </w:r>
      <w:r w:rsidR="00305E64">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within the range found by Spracklen and Righelto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al’s (2021) and Avitabile et al’s (2012) </w:t>
      </w:r>
      <w:r w:rsidR="00AF10AD">
        <w:t>values</w:t>
      </w:r>
      <w:r w:rsidR="00532710">
        <w:t xml:space="preserve"> for the region</w:t>
      </w:r>
      <w:r w:rsidR="00AE7B70">
        <w:t xml:space="preserve">, but lower than those in Saatchi et al’s (2011). </w:t>
      </w:r>
      <w:r w:rsidR="009C7E1F">
        <w:t xml:space="preserve">When compared to AGB estimates </w:t>
      </w:r>
      <w:r w:rsidR="00EB651A">
        <w:t>in</w:t>
      </w:r>
      <w:r w:rsidR="009C7E1F">
        <w:t xml:space="preserve"> TMCF in Mexico, our results agree with those found by Álvarez-Arteaga et al. </w:t>
      </w:r>
      <w:r w:rsidR="009C7E1F" w:rsidRPr="002C6FA3">
        <w:t>(2013)</w:t>
      </w:r>
      <w:r w:rsidR="009C7E1F">
        <w:t xml:space="preserve"> and </w:t>
      </w:r>
      <w:r w:rsidR="009C7E1F" w:rsidRPr="009857AB">
        <w:t xml:space="preserve">Vizcaíno-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1</w:t>
      </w:r>
      <w:r w:rsidR="009F73F7">
        <w:t xml:space="preserve">) </w:t>
      </w:r>
      <w:r w:rsidR="0073074E">
        <w:t>and that obtained by Leija-Loredo et al. (2018) in Hidalgo, Mexico,</w:t>
      </w:r>
      <w:r w:rsidR="00F77D88">
        <w:t xml:space="preserve"> (29 Mg ha-1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r w:rsidR="00FC6F96">
        <w:t xml:space="preserve"> </w:t>
      </w:r>
    </w:p>
    <w:p w14:paraId="43C8D54D" w14:textId="0AFD9C2D"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al’s (2011) estimate for the region and higher than AGB estimates found by Spracklen and Righleto (</w:t>
      </w:r>
      <w:r w:rsidR="003E5883">
        <w:t>2014</w:t>
      </w:r>
      <w:r w:rsidR="00FC6F96">
        <w:t xml:space="preserve">)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A3114D">
        <w:t xml:space="preserve"> (refs)</w:t>
      </w:r>
      <w:r w:rsidR="000C0BAA">
        <w:t xml:space="preserve">, </w:t>
      </w:r>
      <w:r w:rsidR="00F867AB">
        <w:t>although this difference is not always statistically significant</w:t>
      </w:r>
      <w:r w:rsidR="00A3114D">
        <w:t xml:space="preserve"> (e.g.,</w:t>
      </w:r>
      <w:r w:rsidR="00F867AB">
        <w:t xml:space="preserve"> </w:t>
      </w:r>
      <w:r w:rsidR="00F867AB" w:rsidRPr="009857AB">
        <w:t xml:space="preserve">Vizcaíno-Bravo et al. </w:t>
      </w:r>
      <w:r w:rsidR="00F867AB" w:rsidRPr="005D0C9A">
        <w:t>(2020)</w:t>
      </w:r>
      <w:r w:rsidR="00A3114D">
        <w:t xml:space="preserve">). </w:t>
      </w:r>
      <w:r w:rsidR="00F556CC">
        <w:t xml:space="preserve">These results show that forests in secondary succession can sequester carbon in large quantities, highlighting their ecological significance (refs).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1A8C7489"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962842">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C. A. J. Girardin et al., 2010)","plainTextFormattedCitation":"(Asner et al., 2014; C. A. J. Girardin et al., 2010)","previouslyFormattedCitation":"(Asner et al., 2014; C. A. J. Girardin et al., 2010)"},"properties":{"noteIndex":0},"schema":"https://github.com/citation-style-language/schema/raw/master/csl-citation.json"}</w:instrText>
      </w:r>
      <w:r w:rsidR="003832FD">
        <w:fldChar w:fldCharType="separate"/>
      </w:r>
      <w:r w:rsidR="00962842" w:rsidRPr="00962842">
        <w:rPr>
          <w:noProof/>
        </w:rPr>
        <w:t>(Asner et al., 2014; C. A. J.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6E9DCFEA" w:rsidR="001E26C3" w:rsidRDefault="00282052">
      <w:r>
        <w:t>Although a positive relationship between AGB and tree diversity has been found in tropical forests</w:t>
      </w:r>
      <w:r w:rsidR="007E23F8">
        <w:t xml:space="preserve"> </w:t>
      </w:r>
      <w:r w:rsidR="007E23F8">
        <w:fldChar w:fldCharType="begin" w:fldLock="1"/>
      </w:r>
      <w:r w:rsidR="00974825">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mendeley":{"formattedCitation":"(Arasa-Gisbert et al., 2018)","plainTextFormattedCitation":"(Arasa-Gisbert et al., 2018)","previouslyFormattedCitation":"(Arasa-Gisbert et al., 2018)"},"properties":{"noteIndex":0},"schema":"https://github.com/citation-style-language/schema/raw/master/csl-citation.json"}</w:instrText>
      </w:r>
      <w:r w:rsidR="007E23F8">
        <w:fldChar w:fldCharType="separate"/>
      </w:r>
      <w:r w:rsidR="007E23F8" w:rsidRPr="007E23F8">
        <w:rPr>
          <w:noProof/>
        </w:rPr>
        <w:t>(Arasa-Gisbert et al., 2018)</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75F4F376"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2845C3DD" w:rsidR="003B798D" w:rsidRDefault="007C5F1E" w:rsidP="00726EF1">
      <w:pPr>
        <w:ind w:firstLine="720"/>
      </w:pPr>
      <w:r>
        <w:t>In our study area, both precipitation and temperature decrease with elevation. This environmental gradient has a significant relationship with AGB where AGB increases with elevation despite sites at higher elevation experience lower temperature and precipitation. This finding contradicts the general expectation of AGB declining with elevation driven by cooler temperatures (REFS). However, our results agree with Alvarez-Arteaga et al.’s study where the highest AGB in TMCF within the NMO was found at 2,500 m asl. Moreover,</w:t>
      </w:r>
      <w:r w:rsidRPr="00DB6AEE">
        <w:t xml:space="preserve"> </w:t>
      </w:r>
      <w:r>
        <w:t>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AGB and elevation could change if we expand the altitudinal range to include sites in neighboring ecosystems at lower and higher elevations.</w:t>
      </w:r>
      <w:r w:rsidR="00A30BE2">
        <w:t xml:space="preserve"> Other studies have found AGB in TMCF remains almost constant along elevation transects, suggesting week relationships between environmental variables linked to elevation and AGB (refs). This 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3D2AD7">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 For instance, f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Cuni-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3E7980B"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refs – marshall 2012, de la Cruz-Amo 2020, waid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AGB in particular, has been studied for a long time (refs) but mainly at local scales, where AGB is measured in chronosequences after disturbance or along land-use intensity gradients (refs). </w:t>
      </w:r>
      <w:r w:rsidR="006F2E29">
        <w:t xml:space="preserve">Fewer studies, however, have delved into land use effects on AGB distribution in tropical mountains </w:t>
      </w:r>
      <w:r w:rsidR="00F67113">
        <w:t>at regional scales</w:t>
      </w:r>
      <w:r w:rsidR="006F2E29">
        <w:t xml:space="preserve"> (refs). </w:t>
      </w:r>
      <w:r w:rsidR="00201ED0">
        <w:t xml:space="preserve">In TMCF within the NMO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of the current state and future potential of these landscapes to store carbon,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77777777" w:rsidR="00756EC8" w:rsidRDefault="00756EC8" w:rsidP="00F20CD5"/>
    <w:p w14:paraId="26D287CF" w14:textId="77777777" w:rsidR="00756EC8" w:rsidRDefault="00756EC8" w:rsidP="00F20CD5"/>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Erb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r w:rsidRPr="005853EF">
        <w:t>Vizcaíno-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r w:rsidRPr="009857AB">
        <w:t xml:space="preserve">Vizcaíno-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59413751" w:rsidR="00663BB3" w:rsidRPr="00663BB3" w:rsidRDefault="00663BB3" w:rsidP="006F0BD5">
      <w:pPr>
        <w:pStyle w:val="Prrafodelista"/>
        <w:numPr>
          <w:ilvl w:val="0"/>
          <w:numId w:val="3"/>
        </w:numPr>
      </w:pPr>
      <w:r>
        <w:rPr>
          <w:rFonts w:ascii="Times New Roman" w:hAnsi="Times New Roman" w:cs="Times New Roman"/>
          <w:sz w:val="24"/>
          <w:szCs w:val="24"/>
        </w:rPr>
        <w:t>Measurements of AGB in Mexican TMCF show that C stored in the vegetation ranges from 12.7 MgC ha</w:t>
      </w:r>
      <w:r>
        <w:rPr>
          <w:rFonts w:ascii="Times New Roman" w:hAnsi="Times New Roman" w:cs="Times New Roman"/>
          <w:sz w:val="24"/>
          <w:szCs w:val="24"/>
          <w:vertAlign w:val="superscript"/>
        </w:rPr>
        <w:t>-1</w:t>
      </w:r>
      <w:r>
        <w:rPr>
          <w:rFonts w:ascii="Times New Roman" w:hAnsi="Times New Roman" w:cs="Times New Roman"/>
          <w:sz w:val="24"/>
          <w:szCs w:val="24"/>
        </w:rPr>
        <w:t>, in the state of Hidalgo, to as high as 413.08 MgC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567B3D">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lainText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eviousl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F87D39" w:rsidRPr="00F87D39">
        <w:rPr>
          <w:rFonts w:ascii="Times New Roman" w:hAnsi="Times New Roman" w:cs="Times New Roman"/>
          <w:noProof/>
          <w:sz w:val="24"/>
          <w:szCs w:val="24"/>
          <w:lang w:val="es-MX"/>
        </w:rPr>
        <w:t>(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eg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Many of the allometric equations do not include tree height (according to Spracklen,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Add percentages of other non-tree spp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One consequence of the dynamic nature of the socio-economic systems that govern tropical forests is the fact that many modified landscapes exist as highly unstable spatio-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r>
        <w:t xml:space="preserve">Malhi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TMCF in the NMO hold large amounts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e.g.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r>
              <w:t>Lorey’s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r>
              <w:t>Lorey’s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their structural attributes (stem density, basal area, and Lorey’s height) measured in the field</w:t>
            </w:r>
            <w:r w:rsidR="004664C4">
              <w:t>. C</w:t>
            </w:r>
            <w:r w:rsidR="00AE3C93">
              <w:t>omparison</w:t>
            </w:r>
            <w:r w:rsidR="004664C4">
              <w:t xml:space="preserve"> </w:t>
            </w:r>
            <w:r w:rsidR="00AE3C93">
              <w:t xml:space="preserve">of b) stem density, c) Lorey’s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r>
              <w:t>WorldClim</w:t>
            </w:r>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r>
              <w:t>WordClim</w:t>
            </w:r>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r>
              <w:t>Lorey’s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r>
              <w:t>Lorey’s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r>
              <w:t>Plot_id</w:t>
            </w:r>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FI corrected with Taxonomic Name Resolution Service with BIOMASS function correctTaxo</w:t>
            </w:r>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Calculated with BIOMASS function getWoodDensity</w:t>
            </w:r>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r>
              <w:t>Avedaño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r>
              <w:rPr>
                <w:i/>
                <w:iCs/>
              </w:rPr>
              <w:t>Alchornea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Alnus jorullensis</w:t>
            </w:r>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r>
              <w:rPr>
                <w:i/>
                <w:iCs/>
              </w:rPr>
              <w:t>Brosimum alicastrum</w:t>
            </w:r>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Cecropia obtusifolia</w:t>
            </w:r>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r>
              <w:t>Schroth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Clethra hartwegii</w:t>
            </w:r>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Clethra mexicana</w:t>
            </w:r>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Clethra pringlei</w:t>
            </w:r>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Cordia alliodora</w:t>
            </w:r>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Cupressus lusitanica</w:t>
            </w:r>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r>
              <w:rPr>
                <w:i/>
                <w:iCs/>
              </w:rPr>
              <w:t>Dendropanax arboreus</w:t>
            </w:r>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Fraxinus uhdei</w:t>
            </w:r>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r>
              <w:rPr>
                <w:i/>
                <w:iCs/>
              </w:rPr>
              <w:t>Heliocarpus appendiculatus</w:t>
            </w:r>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Juglans olanchana</w:t>
            </w:r>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Juniperus flaccida</w:t>
            </w:r>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r>
              <w:rPr>
                <w:i/>
                <w:iCs/>
              </w:rPr>
              <w:t>Nectandra ambigens</w:t>
            </w:r>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Pinus devoniana</w:t>
            </w:r>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Pinus herrerae</w:t>
            </w:r>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r>
              <w:t>Návar,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Pinus leiophylla</w:t>
            </w:r>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r>
              <w:t>Návar,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Pinus oocarpa</w:t>
            </w:r>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Pinus patula</w:t>
            </w:r>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Pinus pseudostrobus</w:t>
            </w:r>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Quercus candicans</w:t>
            </w:r>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Quercus crassifolia</w:t>
            </w:r>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Quercus laurina</w:t>
            </w:r>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Quercus obtusata</w:t>
            </w:r>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Quercus peduncularis</w:t>
            </w:r>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Van Breugel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r>
              <w:rPr>
                <w:i/>
                <w:iCs/>
              </w:rPr>
              <w:t>Trichilia havanensis</w:t>
            </w:r>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DE3F7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r>
              <w:rPr>
                <w:i/>
                <w:iCs/>
              </w:rPr>
              <w:t>Trichospermum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r>
              <w:t>Cha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Lorey’s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r>
              <w:t>Lorey’s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Tukey HSD results in Github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Size class</w:t>
            </w:r>
            <w:r w:rsidR="004058D8">
              <w:t>:</w:t>
            </w:r>
            <w:r>
              <w:t>Successional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Size class</w:t>
            </w:r>
            <w:r w:rsidR="004058D8">
              <w:t>:</w:t>
            </w:r>
            <w:r>
              <w:t>Successional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Tukey HSD results in Github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Tukey HSD results in Github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Lorey’s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4422"/>
    <w:rsid w:val="000B54CC"/>
    <w:rsid w:val="000C015E"/>
    <w:rsid w:val="000C0BAA"/>
    <w:rsid w:val="000C1511"/>
    <w:rsid w:val="000C1737"/>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45B"/>
    <w:rsid w:val="001226EF"/>
    <w:rsid w:val="00123C70"/>
    <w:rsid w:val="001255A6"/>
    <w:rsid w:val="001267D5"/>
    <w:rsid w:val="00130AE9"/>
    <w:rsid w:val="00131800"/>
    <w:rsid w:val="00132807"/>
    <w:rsid w:val="00133607"/>
    <w:rsid w:val="00134917"/>
    <w:rsid w:val="00137628"/>
    <w:rsid w:val="00137C90"/>
    <w:rsid w:val="001424A3"/>
    <w:rsid w:val="00143A5C"/>
    <w:rsid w:val="00143E95"/>
    <w:rsid w:val="00144824"/>
    <w:rsid w:val="00146C9B"/>
    <w:rsid w:val="001473B2"/>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E5BC4"/>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70E"/>
    <w:rsid w:val="00230C7A"/>
    <w:rsid w:val="002325DA"/>
    <w:rsid w:val="0023260B"/>
    <w:rsid w:val="00233CD4"/>
    <w:rsid w:val="002353C5"/>
    <w:rsid w:val="00243235"/>
    <w:rsid w:val="00243319"/>
    <w:rsid w:val="00246A0B"/>
    <w:rsid w:val="00247A15"/>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178D"/>
    <w:rsid w:val="00305E64"/>
    <w:rsid w:val="00310407"/>
    <w:rsid w:val="00311201"/>
    <w:rsid w:val="003172A5"/>
    <w:rsid w:val="00320178"/>
    <w:rsid w:val="00323A21"/>
    <w:rsid w:val="003249DA"/>
    <w:rsid w:val="0032671E"/>
    <w:rsid w:val="00326770"/>
    <w:rsid w:val="0032737F"/>
    <w:rsid w:val="0033188C"/>
    <w:rsid w:val="00333C25"/>
    <w:rsid w:val="003357A6"/>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798D"/>
    <w:rsid w:val="003C023A"/>
    <w:rsid w:val="003C0426"/>
    <w:rsid w:val="003C10D7"/>
    <w:rsid w:val="003C1EFA"/>
    <w:rsid w:val="003C24F5"/>
    <w:rsid w:val="003C65DB"/>
    <w:rsid w:val="003C761F"/>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1E81"/>
    <w:rsid w:val="00432312"/>
    <w:rsid w:val="004351AC"/>
    <w:rsid w:val="0043692A"/>
    <w:rsid w:val="00436AE9"/>
    <w:rsid w:val="00437350"/>
    <w:rsid w:val="00441AED"/>
    <w:rsid w:val="00443F76"/>
    <w:rsid w:val="00447E37"/>
    <w:rsid w:val="004522E7"/>
    <w:rsid w:val="004539CA"/>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2C2A"/>
    <w:rsid w:val="00482E66"/>
    <w:rsid w:val="004835AE"/>
    <w:rsid w:val="004836F4"/>
    <w:rsid w:val="0048488E"/>
    <w:rsid w:val="0048621B"/>
    <w:rsid w:val="00486A20"/>
    <w:rsid w:val="00490395"/>
    <w:rsid w:val="00491AA6"/>
    <w:rsid w:val="004921C3"/>
    <w:rsid w:val="004932E4"/>
    <w:rsid w:val="00497C02"/>
    <w:rsid w:val="004A0033"/>
    <w:rsid w:val="004A19D6"/>
    <w:rsid w:val="004A3352"/>
    <w:rsid w:val="004A392D"/>
    <w:rsid w:val="004A4121"/>
    <w:rsid w:val="004A54D5"/>
    <w:rsid w:val="004A6FE9"/>
    <w:rsid w:val="004B0778"/>
    <w:rsid w:val="004B1AB9"/>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401BF"/>
    <w:rsid w:val="00643EED"/>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6EC8"/>
    <w:rsid w:val="00757AF4"/>
    <w:rsid w:val="00760876"/>
    <w:rsid w:val="00765518"/>
    <w:rsid w:val="007671BD"/>
    <w:rsid w:val="007674A7"/>
    <w:rsid w:val="007703A9"/>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5282"/>
    <w:rsid w:val="007B1347"/>
    <w:rsid w:val="007B1F6B"/>
    <w:rsid w:val="007B22AF"/>
    <w:rsid w:val="007B410E"/>
    <w:rsid w:val="007B65B8"/>
    <w:rsid w:val="007B7A5F"/>
    <w:rsid w:val="007B7DB9"/>
    <w:rsid w:val="007C2AB6"/>
    <w:rsid w:val="007C4746"/>
    <w:rsid w:val="007C5F1E"/>
    <w:rsid w:val="007C6459"/>
    <w:rsid w:val="007C6D2C"/>
    <w:rsid w:val="007D1572"/>
    <w:rsid w:val="007D1DEA"/>
    <w:rsid w:val="007D38D3"/>
    <w:rsid w:val="007D3E16"/>
    <w:rsid w:val="007D4B3A"/>
    <w:rsid w:val="007E2357"/>
    <w:rsid w:val="007E23F8"/>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717B"/>
    <w:rsid w:val="0086797F"/>
    <w:rsid w:val="008705F5"/>
    <w:rsid w:val="0087152F"/>
    <w:rsid w:val="00875061"/>
    <w:rsid w:val="008753FF"/>
    <w:rsid w:val="00876356"/>
    <w:rsid w:val="00880593"/>
    <w:rsid w:val="008825B9"/>
    <w:rsid w:val="00882C70"/>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DC5"/>
    <w:rsid w:val="008C3E88"/>
    <w:rsid w:val="008C58D6"/>
    <w:rsid w:val="008C5F9E"/>
    <w:rsid w:val="008C5FE4"/>
    <w:rsid w:val="008C6DB4"/>
    <w:rsid w:val="008C7903"/>
    <w:rsid w:val="008D0468"/>
    <w:rsid w:val="008D0B39"/>
    <w:rsid w:val="008D1EF4"/>
    <w:rsid w:val="008D47A6"/>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47A8"/>
    <w:rsid w:val="009853A5"/>
    <w:rsid w:val="009857AB"/>
    <w:rsid w:val="00986261"/>
    <w:rsid w:val="00986D6D"/>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C"/>
    <w:rsid w:val="00AD7B6D"/>
    <w:rsid w:val="00AE349C"/>
    <w:rsid w:val="00AE3C93"/>
    <w:rsid w:val="00AE5137"/>
    <w:rsid w:val="00AE59CA"/>
    <w:rsid w:val="00AE6B95"/>
    <w:rsid w:val="00AE7B70"/>
    <w:rsid w:val="00AF10AD"/>
    <w:rsid w:val="00AF2DD0"/>
    <w:rsid w:val="00AF5226"/>
    <w:rsid w:val="00AF5B8C"/>
    <w:rsid w:val="00AF5C8E"/>
    <w:rsid w:val="00B00F5D"/>
    <w:rsid w:val="00B01785"/>
    <w:rsid w:val="00B03BDF"/>
    <w:rsid w:val="00B0639A"/>
    <w:rsid w:val="00B07AE2"/>
    <w:rsid w:val="00B11B13"/>
    <w:rsid w:val="00B13634"/>
    <w:rsid w:val="00B14A03"/>
    <w:rsid w:val="00B14B4F"/>
    <w:rsid w:val="00B1725A"/>
    <w:rsid w:val="00B17FD0"/>
    <w:rsid w:val="00B228A3"/>
    <w:rsid w:val="00B22FC6"/>
    <w:rsid w:val="00B23197"/>
    <w:rsid w:val="00B235AB"/>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180A"/>
    <w:rsid w:val="00B62CB2"/>
    <w:rsid w:val="00B65E6C"/>
    <w:rsid w:val="00B66E71"/>
    <w:rsid w:val="00B712EF"/>
    <w:rsid w:val="00B72679"/>
    <w:rsid w:val="00B76ADA"/>
    <w:rsid w:val="00B77F2C"/>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6CEB"/>
    <w:rsid w:val="00BE7D15"/>
    <w:rsid w:val="00BF1347"/>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3F47"/>
    <w:rsid w:val="00CC3FB4"/>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5E97"/>
    <w:rsid w:val="00DC69AF"/>
    <w:rsid w:val="00DD0A7B"/>
    <w:rsid w:val="00DD2385"/>
    <w:rsid w:val="00DD3626"/>
    <w:rsid w:val="00DD389F"/>
    <w:rsid w:val="00DE3089"/>
    <w:rsid w:val="00DE3370"/>
    <w:rsid w:val="00DE3F78"/>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509E"/>
    <w:rsid w:val="00E462DB"/>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56CC"/>
    <w:rsid w:val="00F56ECE"/>
    <w:rsid w:val="00F613CF"/>
    <w:rsid w:val="00F61F99"/>
    <w:rsid w:val="00F62685"/>
    <w:rsid w:val="00F65744"/>
    <w:rsid w:val="00F66BB2"/>
    <w:rsid w:val="00F67113"/>
    <w:rsid w:val="00F70EE6"/>
    <w:rsid w:val="00F7161F"/>
    <w:rsid w:val="00F7236D"/>
    <w:rsid w:val="00F73583"/>
    <w:rsid w:val="00F74137"/>
    <w:rsid w:val="00F75EBD"/>
    <w:rsid w:val="00F77D88"/>
    <w:rsid w:val="00F8549D"/>
    <w:rsid w:val="00F867AB"/>
    <w:rsid w:val="00F86B1E"/>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D58E9"/>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42</TotalTime>
  <Pages>38</Pages>
  <Words>57570</Words>
  <Characters>328149</Characters>
  <Application>Microsoft Office Word</Application>
  <DocSecurity>0</DocSecurity>
  <Lines>2734</Lines>
  <Paragraphs>7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4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710</cp:revision>
  <dcterms:created xsi:type="dcterms:W3CDTF">2022-02-09T04:05:00Z</dcterms:created>
  <dcterms:modified xsi:type="dcterms:W3CDTF">2022-04-03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